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65962E5"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74FD0464"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BA0935C"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116D2AC6"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76D67719"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C00B5" w:rsidRPr="004C519C">
        <w:t xml:space="preserve">Fig. </w:t>
      </w:r>
      <w:r w:rsidR="007C00B5">
        <w:t>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C00B5" w:rsidRPr="004C519C">
        <w:t xml:space="preserve">Fig. </w:t>
      </w:r>
      <w:r w:rsidR="007C00B5">
        <w:t>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20BD070F"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BBFF10C"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6BC9A9E2" w:rsidR="00306BFF" w:rsidRPr="0040273A" w:rsidRDefault="00257419" w:rsidP="00257419">
      <w:pPr>
        <w:pStyle w:val="MainText"/>
        <w:ind w:firstLine="0"/>
      </w:pPr>
      <w:r w:rsidRPr="00257419">
        <w:t xml:space="preserve">This section first introduces the pipeline of AFPD-DTW, </w:t>
      </w:r>
      <w:r w:rsidR="00516290">
        <w:rPr>
          <w:rFonts w:hint="eastAsia"/>
        </w:rPr>
        <w:t>t</w:t>
      </w:r>
      <w:r w:rsidR="00516290">
        <w:rPr>
          <w:lang w:val="en-US"/>
        </w:rPr>
        <w:t>hen</w:t>
      </w:r>
      <w:r w:rsidRPr="00257419">
        <w:t xml:space="preserve"> explains the </w:t>
      </w:r>
      <w:r w:rsidR="001022B8">
        <w:t>detials</w:t>
      </w:r>
      <w:r w:rsidRPr="00257419">
        <w:t xml:space="preserve"> in AFPD-DTW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003556F" w:rsidR="009B1117" w:rsidRDefault="00E4597A" w:rsidP="004004E0">
      <w:pPr>
        <w:pStyle w:val="MainText"/>
        <w:ind w:firstLine="0"/>
      </w:pPr>
      <w:r w:rsidRPr="00E4597A">
        <w:t xml:space="preserve">The AFPD-DTW pipeline consists of three major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1729D1">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2E2FD6">
        <w:t>pratical</w:t>
      </w:r>
      <w:r w:rsidRPr="00E4597A">
        <w:t xml:space="preserve"> strategy adopted in FPD</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3F6C3E9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4B2552">
        <w:rPr>
          <w:rFonts w:ascii="SimSun" w:eastAsia="SimSun" w:hAnsi="SimSun" w:cs="SimSun"/>
        </w:rPr>
        <w:t>.</w:t>
      </w:r>
      <w:r w:rsidR="004B2552">
        <w:t>I</w:t>
      </w:r>
      <w:r w:rsidR="00A0597F" w:rsidRPr="00A0597F">
        <w:t xml:space="preserve">f it is incomplete, the model is reset, whereas in real-time detection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05CB5443"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w:t>
      </w:r>
      <w:r w:rsidRPr="003E4A20">
        <w:lastRenderedPageBreak/>
        <w:t xml:space="preserve">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time table</w:t>
      </w:r>
      <w:r w:rsidR="00B335F7">
        <w:t>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3"/>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lastRenderedPageBreak/>
        <w:t xml:space="preserve">AFPD-DTW </w:t>
      </w:r>
      <w:r w:rsidR="002D12B8">
        <w:t>Detection</w:t>
      </w:r>
    </w:p>
    <w:p w14:paraId="4AC7D487" w14:textId="71C85EC6"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 substantially from those of the preceding 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5BBD4246" w:rsidR="007F166D" w:rsidRPr="00495888" w:rsidRDefault="007F166D" w:rsidP="0000143B">
      <w:pPr>
        <w:pStyle w:val="MainText"/>
        <w:rPr>
          <w:lang w:val="en-US"/>
        </w:rPr>
      </w:pPr>
      <w:r w:rsidRPr="0000143B">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C46662">
        <w:t xml:space="preserve">, </w:t>
      </w:r>
      <w:r w:rsidR="00C46662" w:rsidRPr="00C46662">
        <w:t xml:space="preserve">where </w:t>
      </w:r>
      <m:oMath>
        <m:r>
          <w:rPr>
            <w:rFonts w:ascii="Cambria Math" w:hAnsi="Cambria Math"/>
          </w:rPr>
          <m:t>T</m:t>
        </m:r>
      </m:oMath>
      <w:r w:rsidR="00C46662" w:rsidRPr="00C46662">
        <w:t xml:space="preserve"> is the number of epochs per day</w:t>
      </w:r>
      <w:r w:rsidR="004047CB">
        <w:t xml:space="preserve">, </w:t>
      </w:r>
      <w:r w:rsidRPr="0000143B">
        <w:t xml:space="preserve">is compared with the average data from the previous </w:t>
      </w:r>
      <m:oMath>
        <m:r>
          <w:rPr>
            <w:rFonts w:ascii="Cambria Math" w:hAnsi="Cambria Math"/>
          </w:rPr>
          <m:t>N</m:t>
        </m:r>
      </m:oMath>
      <w:r w:rsidRPr="0000143B">
        <w:t xml:space="preserve"> days</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26C22923" w:rsidR="007F166D" w:rsidRDefault="007F166D" w:rsidP="007F166D">
      <w:pPr>
        <w:pStyle w:val="MainText"/>
        <w:ind w:firstLine="0"/>
      </w:pPr>
      <w:r>
        <w:t>i</w:t>
      </w:r>
      <w:r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Pr="00826920">
        <w:rPr>
          <w:rFonts w:eastAsiaTheme="minorEastAsia"/>
        </w:rPr>
        <w:t xml:space="preserve"> </w:t>
      </w:r>
      <w:r w:rsidRPr="00826920">
        <w:t>exceeds</w:t>
      </w:r>
      <w:r w:rsidRPr="006534D7">
        <w:t xml:space="preserve"> the </w:t>
      </w:r>
      <w:r w:rsidR="00A71C23" w:rsidRPr="00A71C23">
        <w:t>predefined</w:t>
      </w:r>
      <w:r w:rsidR="00A71C23">
        <w:t xml:space="preserve"> </w:t>
      </w:r>
      <w:r w:rsidRPr="006534D7">
        <w:t xml:space="preserve">threshold </w:t>
      </w:r>
      <m:oMath>
        <m:r>
          <w:rPr>
            <w:rFonts w:ascii="Cambria Math" w:hAnsi="Cambria Math"/>
          </w:rPr>
          <m:t>thre</m:t>
        </m:r>
      </m:oMath>
      <w:r w:rsidRPr="006534D7">
        <w:t xml:space="preserve">, </w:t>
      </w:r>
      <w:r w:rsidR="00E44AE2" w:rsidRPr="00E44AE2">
        <w:t>a flex power event is de</w:t>
      </w:r>
      <w:r w:rsidR="00E44AE2">
        <w:t>tected</w:t>
      </w:r>
      <w:r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₀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0E416CCC"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77777777"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5B7EB710"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Pr="006534D7">
        <w:t>, reflects the minimum cumulative distance, with smaller values indicating greater similarity</w:t>
      </w:r>
      <w:r w:rsidR="00376CA5" w:rsidRPr="00376CA5">
        <w:rPr>
          <w:sz w:val="24"/>
        </w:rPr>
        <w:t xml:space="preserve"> </w:t>
      </w:r>
      <w:r w:rsidR="00376CA5" w:rsidRPr="00376CA5">
        <w:t xml:space="preserve">Smaller </w:t>
      </w:r>
      <w:r w:rsidR="00376CA5" w:rsidRPr="00376CA5">
        <w:lastRenderedPageBreak/>
        <w:t>values indicate high similarity, while larger values correspond to significant deviations likely caused by flex power events</w:t>
      </w:r>
      <w:r w:rsidRPr="006534D7">
        <w:t xml:space="preserve">, overcoming </w:t>
      </w:r>
      <w:r w:rsidR="00D35C45">
        <w:t>direct</w:t>
      </w:r>
      <w:r w:rsidRPr="006534D7">
        <w:t xml:space="preserve"> differential limitations.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77777777" w:rsidR="00436EA0" w:rsidRDefault="00436EA0" w:rsidP="00436EA0">
      <w:pPr>
        <w:pStyle w:val="MainText"/>
      </w:pPr>
      <w:r>
        <w:t xml:space="preserve">A constrained DTW distance is then computed between these two sequences under a Sakoe- 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77777777"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570B8B09" w:rsidR="00CE713A" w:rsidRDefault="00CE713A" w:rsidP="00CE713A">
      <w:pPr>
        <w:pStyle w:val="MainText"/>
      </w:pPr>
      <w:r w:rsidRPr="006534D7">
        <w:t xml:space="preserve">The DTW values remain low when flex power states remain consistent between days. As shown in </w:t>
      </w:r>
      <w:r w:rsidRPr="006534D7">
        <w:fldChar w:fldCharType="begin"/>
      </w:r>
      <w:r w:rsidRPr="006534D7">
        <w:instrText xml:space="preserve"> REF _Ref182380271 \h  \* MERGEFORMAT </w:instrText>
      </w:r>
      <w:r w:rsidRPr="006534D7">
        <w:fldChar w:fldCharType="separate"/>
      </w:r>
      <w:r w:rsidR="007C00B5" w:rsidRPr="004C519C">
        <w:t xml:space="preserve">Fig. </w:t>
      </w:r>
      <w:r w:rsidR="007C00B5">
        <w:t>5</w:t>
      </w:r>
      <w:r w:rsidRPr="006534D7">
        <w:fldChar w:fldCharType="end"/>
      </w:r>
      <w:r w:rsidRPr="006534D7">
        <w:t>, when both sequences are in the flex power</w:t>
      </w:r>
      <w:r>
        <w:rPr>
          <w:rFonts w:hint="eastAsia"/>
        </w:rPr>
        <w:t xml:space="preserve"> </w:t>
      </w:r>
      <w:r w:rsidRPr="006534D7">
        <w:t>off state</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a))</w:t>
      </w:r>
      <w:r w:rsidRPr="006534D7">
        <w:t xml:space="preserve">, the </w:t>
      </w:r>
      <w:r>
        <w:t>residual</w:t>
      </w:r>
      <w:r w:rsidRPr="006534D7">
        <w:t xml:space="preserve"> </w:t>
      </w:r>
      <w:r w:rsidRPr="00E47C04">
        <w:t>value</w:t>
      </w:r>
      <w:r w:rsidRPr="00E47C04">
        <w:rPr>
          <w:rFonts w:eastAsia="SimSun"/>
          <w:lang w:val="en-US"/>
        </w:rPr>
        <w:t>(green)</w:t>
      </w:r>
      <w:r w:rsidRPr="00E47C04">
        <w:t xml:space="preserve"> remains</w:t>
      </w:r>
      <w:r w:rsidRPr="006534D7">
        <w:t xml:space="preserve"> below 1, with a DTW </w:t>
      </w:r>
      <w:r>
        <w:t>distance</w:t>
      </w:r>
      <w:r w:rsidRPr="006534D7">
        <w:t xml:space="preserve"> of 116.92. In the case where both sequences are in the flex power on state without step point offse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b))</w:t>
      </w:r>
      <w:r w:rsidRPr="006534D7">
        <w:t xml:space="preserve">, the differential value stays below 1, with a DTW value of 76.91. When both sequences are in the flex power on state with a step point offset, despite differential values exceeding 5, the DTW value is 131.57, </w:t>
      </w:r>
      <w:r w:rsidRPr="006534D7">
        <w:lastRenderedPageBreak/>
        <w:t>not significantly different from the previous case</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c))</w:t>
      </w:r>
      <w:r w:rsidRPr="006534D7">
        <w:t>.</w:t>
      </w:r>
      <w:r w:rsidRPr="006534D7">
        <w:rPr>
          <w:rFonts w:hint="eastAsia"/>
        </w:rPr>
        <w:t xml:space="preserve"> </w:t>
      </w:r>
      <w:r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4"/>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5776A000"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 respectively, an order of magnitude larger than the consistent-state cases. Notably, DTW also effectively handles scenario 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eness for both step lift and overall lift patterns.</w:t>
      </w:r>
    </w:p>
    <w:p w14:paraId="3B85B4B6" w14:textId="7CCE1BE5" w:rsidR="00D2232B" w:rsidRPr="00D2232B" w:rsidRDefault="00D2232B" w:rsidP="00DA2166">
      <w:pPr>
        <w:pStyle w:val="Heading2"/>
      </w:pPr>
      <w:r>
        <w:t>Threshold Strategy</w:t>
      </w:r>
    </w:p>
    <w:bookmarkEnd w:id="7"/>
    <w:p w14:paraId="4C42B29E" w14:textId="0D4297A2"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361CD54E" w:rsidR="00036C3A" w:rsidRPr="00E17080" w:rsidRDefault="00036C3A" w:rsidP="00E17080">
      <w:pPr>
        <w:pStyle w:val="MainText"/>
      </w:pPr>
      <w:r w:rsidRPr="00E17080">
        <w:lastRenderedPageBreak/>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t>Datasets</w:t>
      </w:r>
    </w:p>
    <w:bookmarkEnd w:id="9"/>
    <w:p w14:paraId="78F7DEF2" w14:textId="722CD353"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 xml:space="preserve">The stations </w:t>
      </w:r>
      <w:r w:rsidR="00857520">
        <w:t>are</w:t>
      </w:r>
      <w:r w:rsidRPr="0076438E">
        <w:t xml:space="preserve"> selected based on two main criteria: continuous availability of reliable C/N0 observations and broad geographical distribution to ensure spatial coverage and redundancy, while hardware consistency </w:t>
      </w:r>
      <w:r w:rsidR="00D96327">
        <w:t>is</w:t>
      </w:r>
      <w:r w:rsidRPr="0076438E">
        <w:t xml:space="preserve">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lastRenderedPageBreak/>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lastRenderedPageBreak/>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55CB5F08"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E6685A">
        <w:t>three</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post</w:t>
      </w:r>
      <w:r w:rsidR="00C2379A" w:rsidRPr="008D565E">
        <w:t>-</w:t>
      </w:r>
      <w:r w:rsidR="004027C3" w:rsidRPr="008D565E">
        <w:t>processing</w:t>
      </w:r>
      <w:r w:rsidR="002A665F">
        <w:t xml:space="preserve">, </w:t>
      </w:r>
      <w:r w:rsidR="004027C3" w:rsidRPr="008D565E">
        <w:t>real-time</w:t>
      </w:r>
      <w:r w:rsidR="00F814CC">
        <w:t>, and multi-constellation</w:t>
      </w:r>
      <w:r w:rsidR="0085769F">
        <w:t xml:space="preserve"> and multi-frequency</w:t>
      </w:r>
      <w:r w:rsidR="004027C3" w:rsidRPr="008D565E">
        <w:t xml:space="preserve"> </w:t>
      </w:r>
      <w:r w:rsidR="007E0D91" w:rsidRPr="008D565E">
        <w:t>detection</w:t>
      </w:r>
      <w:r w:rsidR="007E0D91" w:rsidRPr="008D565E">
        <w:t xml:space="preserve"> </w:t>
      </w:r>
      <w:r w:rsidR="004027C3" w:rsidRPr="008D565E">
        <w:t>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4C5D4DFC"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validated using full-year data from 2020 and 202</w:t>
      </w:r>
      <w:r w:rsidR="007B0C4A">
        <w:t>5</w:t>
      </w:r>
      <w:r w:rsidR="00734758" w:rsidRPr="008D565E">
        <w:t xml:space="preserve">.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rsidRPr="004C519C">
        <w:t xml:space="preserve">Fig. </w:t>
      </w:r>
      <w:r w:rsidR="007C00B5">
        <w:t>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5B25651A"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4E709BB2"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632E7584"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2EB1CF7"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41BFC311"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3F93B228"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4C757F70"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0C9ADD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7F60B107"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 xml:space="preserve">Tabl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rsidRPr="004C519C">
        <w:t xml:space="preserve">Table </w:t>
      </w:r>
      <w:r w:rsidR="007C00B5">
        <w:t>8</w:t>
      </w:r>
      <w:r w:rsidR="00470254" w:rsidRPr="00CD7DE2">
        <w:fldChar w:fldCharType="end"/>
      </w:r>
      <w:r w:rsidRPr="00CD7DE2">
        <w:t xml:space="preserve">. </w:t>
      </w:r>
      <w:r w:rsidR="00D538F8" w:rsidRPr="00CD7DE2">
        <w:t>We</w:t>
      </w:r>
      <w:r w:rsidRPr="00CD7DE2">
        <w:t xml:space="preserve"> manually verified flex power states through C/N0 plots</w:t>
      </w:r>
      <w:r w:rsidR="00CE6847">
        <w:t xml:space="preserve"> and satellites’ </w:t>
      </w:r>
      <w:r w:rsidR="00F877A2">
        <w:t>trajectories</w:t>
      </w:r>
      <w:r w:rsidRPr="00CD7DE2">
        <w:t xml:space="preserve">,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72C80C4B"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5D5B8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A1B8E11" w14:textId="06F29E51" w:rsidR="00076EF2" w:rsidRPr="009E3FC8" w:rsidRDefault="00076EF2" w:rsidP="00076EF2">
            <w:pPr>
              <w:jc w:val="center"/>
              <w:rPr>
                <w:rFonts w:eastAsia="DengXian"/>
                <w:color w:val="000000"/>
                <w:sz w:val="20"/>
              </w:rPr>
            </w:pPr>
            <w:r w:rsidRPr="009E3FC8">
              <w:rPr>
                <w:rFonts w:eastAsia="DengXian"/>
                <w:color w:val="000000"/>
                <w:sz w:val="20"/>
              </w:rPr>
              <w:t>Method</w:t>
            </w:r>
          </w:p>
        </w:tc>
        <w:tc>
          <w:tcPr>
            <w:tcW w:w="850" w:type="dxa"/>
            <w:noWrap/>
          </w:tcPr>
          <w:p w14:paraId="4E2605D4" w14:textId="24B03CFA" w:rsidR="00076EF2" w:rsidRPr="009E3FC8"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tcPr>
          <w:p w14:paraId="23BA862F" w14:textId="18201B77"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tcPr>
          <w:p w14:paraId="45BA8FB1" w14:textId="22CA5323"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1843" w:type="dxa"/>
            <w:noWrap/>
          </w:tcPr>
          <w:p w14:paraId="2127523E" w14:textId="46E43451"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076EF2" w:rsidRPr="009E3FC8" w:rsidRDefault="00076EF2" w:rsidP="00076EF2">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hideMark/>
          </w:tcPr>
          <w:p w14:paraId="407AE71D" w14:textId="7CBD073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hideMark/>
          </w:tcPr>
          <w:p w14:paraId="460107F2" w14:textId="24BE978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1843" w:type="dxa"/>
            <w:noWrap/>
            <w:hideMark/>
          </w:tcPr>
          <w:p w14:paraId="309AA289" w14:textId="60C5B98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076EF2" w:rsidRPr="009E3FC8" w:rsidRDefault="00076EF2" w:rsidP="00076EF2">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hideMark/>
          </w:tcPr>
          <w:p w14:paraId="2495065A" w14:textId="7BC1507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421637F" w14:textId="259A78DA"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1843" w:type="dxa"/>
            <w:noWrap/>
            <w:hideMark/>
          </w:tcPr>
          <w:p w14:paraId="0FF2A67A" w14:textId="7328AA0D"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076EF2" w:rsidRPr="009E3FC8" w:rsidRDefault="00076EF2" w:rsidP="00076EF2">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hideMark/>
          </w:tcPr>
          <w:p w14:paraId="7361C0D5" w14:textId="38405D1A"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82F90FC" w14:textId="2FD5AEE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hideMark/>
          </w:tcPr>
          <w:p w14:paraId="23D9D2B7" w14:textId="1EE708B9"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076EF2" w:rsidRDefault="00076EF2" w:rsidP="00076EF2">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076EF2">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2268" w:type="dxa"/>
            <w:noWrap/>
            <w:hideMark/>
          </w:tcPr>
          <w:p w14:paraId="1F429C9C" w14:textId="77777777" w:rsidR="00076EF2"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hideMark/>
          </w:tcPr>
          <w:p w14:paraId="3E1FB774" w14:textId="3BD5461A"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hideMark/>
          </w:tcPr>
          <w:p w14:paraId="61CDC06B" w14:textId="05A7778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7F6FFDFA" w:rsidR="000F1A0B" w:rsidRPr="00F3501A" w:rsidRDefault="000F1A0B" w:rsidP="000F1A0B">
      <w:pPr>
        <w:pStyle w:val="Caption"/>
        <w:keepNext/>
        <w:rPr>
          <w:b w:val="0"/>
          <w:bCs/>
          <w:sz w:val="20"/>
        </w:rPr>
      </w:pPr>
      <w:bookmarkStart w:id="31"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0BFC9AC1"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rather than hundreds of stations</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20AD8CFD" w:rsidR="00C02A2F" w:rsidRPr="00CA6EC8" w:rsidRDefault="00B2362E" w:rsidP="00CA6EC8">
      <w:pPr>
        <w:pStyle w:val="MainText"/>
      </w:pPr>
      <w:r w:rsidRPr="00CA6EC8">
        <w:t>In summary, AFPD-DTW 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 baseline model</w:t>
      </w:r>
      <w:r w:rsidRPr="00CA6EC8">
        <w:t xml:space="preserve">. By leveraging satellite </w:t>
      </w:r>
      <w:r w:rsidR="000B0A82">
        <w:t xml:space="preserve">diurnal </w:t>
      </w:r>
      <w:r w:rsidRPr="00CA6EC8">
        <w:t xml:space="preserve">C/N0 </w:t>
      </w:r>
      <w:r w:rsidR="00B42A74">
        <w:t>difference</w:t>
      </w:r>
      <w:r w:rsidRPr="00CA6EC8">
        <w:t xml:space="preserve">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0DC45A0D" w:rsidR="00A12AE7" w:rsidRPr="00CA6EC8" w:rsidRDefault="00695ADA" w:rsidP="00CA6EC8">
      <w:pPr>
        <w:pStyle w:val="MainText"/>
        <w:ind w:firstLine="0"/>
      </w:pPr>
      <w:r w:rsidRPr="00CA6EC8">
        <w:t>This paper introduced AFPD-DTW, a novel method for detecting GPS flex power events. By leveraging satellite C/N0 diurnal patterns and implementing the DTW algorithm,</w:t>
      </w:r>
      <w:r w:rsidR="00A13FA4">
        <w:rPr>
          <w:rFonts w:hint="eastAsia"/>
        </w:rPr>
        <w:t xml:space="preserve"> t</w:t>
      </w:r>
      <w:r w:rsidRPr="00CA6EC8">
        <w:t xml:space="preserve">he method demonstrates exceptional detection capability for both step lift and overall lift patterns, maintaining robust performance even with significant noise. </w:t>
      </w:r>
      <w:r w:rsidR="00877AF0" w:rsidRPr="00877AF0">
        <w:rPr>
          <w:rFonts w:hint="eastAsia"/>
        </w:rPr>
        <w:t>U</w:t>
      </w:r>
      <w:r w:rsidR="00877AF0" w:rsidRPr="00877AF0">
        <w:t>nlike differential approaches that rely on station-specific baseline models built from historical data, AFPD-DTW requires no prior model training, which makes it naturally transferable across constellations and frequencies.</w:t>
      </w:r>
      <w:r w:rsidR="003B2F57">
        <w:t xml:space="preserve"> </w:t>
      </w:r>
      <w:r w:rsidRPr="00CA6EC8">
        <w:t>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w:t>
      </w:r>
      <w:r w:rsidR="00FA57EE" w:rsidRPr="00FA57EE">
        <w:t xml:space="preserve">Comprehensive experiments corroborate these advantages: AFPD-DTW correctly identifies both </w:t>
      </w:r>
      <w:r w:rsidR="00FA57EE" w:rsidRPr="005D53CE">
        <w:t>step and overall lift patterns, generalizes to multi-frequency, multi-GNSS settings, and reveals events missed</w:t>
      </w:r>
      <w:r w:rsidR="00FA57EE" w:rsidRPr="00FA57EE">
        <w:t xml:space="preserve"> by previous methods.</w:t>
      </w:r>
    </w:p>
    <w:p w14:paraId="5AA0982D" w14:textId="2D26B55F" w:rsidR="00D075DC" w:rsidRPr="004C519C" w:rsidRDefault="00F670E2" w:rsidP="00D2221D">
      <w:pPr>
        <w:pStyle w:val="Heading1"/>
      </w:pPr>
      <w:r w:rsidRPr="004C519C">
        <w:rPr>
          <w:rFonts w:hint="eastAsia"/>
        </w:rPr>
        <w:lastRenderedPageBreak/>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42F29" w14:textId="77777777" w:rsidR="00EB0C95" w:rsidRDefault="00EB0C95">
      <w:pPr>
        <w:ind w:firstLine="480"/>
      </w:pPr>
      <w:r>
        <w:separator/>
      </w:r>
    </w:p>
  </w:endnote>
  <w:endnote w:type="continuationSeparator" w:id="0">
    <w:p w14:paraId="0FD13D98" w14:textId="77777777" w:rsidR="00EB0C95" w:rsidRDefault="00EB0C95">
      <w:pPr>
        <w:ind w:firstLine="480"/>
      </w:pPr>
      <w:r>
        <w:continuationSeparator/>
      </w:r>
    </w:p>
  </w:endnote>
  <w:endnote w:type="continuationNotice" w:id="1">
    <w:p w14:paraId="26195713" w14:textId="77777777" w:rsidR="00EB0C95" w:rsidRDefault="00EB0C95">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55D7E" w14:textId="77777777" w:rsidR="00EB0C95" w:rsidRDefault="00EB0C95">
      <w:pPr>
        <w:ind w:firstLine="480"/>
      </w:pPr>
      <w:r>
        <w:separator/>
      </w:r>
    </w:p>
  </w:footnote>
  <w:footnote w:type="continuationSeparator" w:id="0">
    <w:p w14:paraId="65D61096" w14:textId="77777777" w:rsidR="00EB0C95" w:rsidRDefault="00EB0C95">
      <w:pPr>
        <w:ind w:firstLine="480"/>
      </w:pPr>
      <w:r>
        <w:continuationSeparator/>
      </w:r>
    </w:p>
  </w:footnote>
  <w:footnote w:type="continuationNotice" w:id="1">
    <w:p w14:paraId="25801496" w14:textId="77777777" w:rsidR="00EB0C95" w:rsidRDefault="00EB0C95">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4"/>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D38"/>
    <w:rsid w:val="00002B34"/>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97F"/>
    <w:rsid w:val="000173E1"/>
    <w:rsid w:val="000173ED"/>
    <w:rsid w:val="00017807"/>
    <w:rsid w:val="00022068"/>
    <w:rsid w:val="00022230"/>
    <w:rsid w:val="00022241"/>
    <w:rsid w:val="00024BA4"/>
    <w:rsid w:val="00026B27"/>
    <w:rsid w:val="00026DC2"/>
    <w:rsid w:val="00030148"/>
    <w:rsid w:val="00030850"/>
    <w:rsid w:val="00030E03"/>
    <w:rsid w:val="00030E34"/>
    <w:rsid w:val="000314A2"/>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37CEE"/>
    <w:rsid w:val="00040529"/>
    <w:rsid w:val="00040910"/>
    <w:rsid w:val="000416F8"/>
    <w:rsid w:val="00041FA3"/>
    <w:rsid w:val="00042314"/>
    <w:rsid w:val="00042D2C"/>
    <w:rsid w:val="00043435"/>
    <w:rsid w:val="000436DB"/>
    <w:rsid w:val="000447CC"/>
    <w:rsid w:val="000449C7"/>
    <w:rsid w:val="000452F8"/>
    <w:rsid w:val="000468E2"/>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51B6"/>
    <w:rsid w:val="000759C0"/>
    <w:rsid w:val="00076CF7"/>
    <w:rsid w:val="00076EF2"/>
    <w:rsid w:val="0007755D"/>
    <w:rsid w:val="00077A63"/>
    <w:rsid w:val="000806F8"/>
    <w:rsid w:val="000807D8"/>
    <w:rsid w:val="00081560"/>
    <w:rsid w:val="00081C07"/>
    <w:rsid w:val="000826E3"/>
    <w:rsid w:val="00084B49"/>
    <w:rsid w:val="00084D59"/>
    <w:rsid w:val="00085537"/>
    <w:rsid w:val="00085768"/>
    <w:rsid w:val="00085811"/>
    <w:rsid w:val="0008597E"/>
    <w:rsid w:val="00086B83"/>
    <w:rsid w:val="00087899"/>
    <w:rsid w:val="00087B8C"/>
    <w:rsid w:val="00087F6D"/>
    <w:rsid w:val="00091391"/>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3E39"/>
    <w:rsid w:val="000F4781"/>
    <w:rsid w:val="000F4D6F"/>
    <w:rsid w:val="000F4ED8"/>
    <w:rsid w:val="000F4F0A"/>
    <w:rsid w:val="000F53CD"/>
    <w:rsid w:val="000F5747"/>
    <w:rsid w:val="000F5AF1"/>
    <w:rsid w:val="000F6452"/>
    <w:rsid w:val="000F6509"/>
    <w:rsid w:val="000F78B2"/>
    <w:rsid w:val="00100EFE"/>
    <w:rsid w:val="001018A6"/>
    <w:rsid w:val="00101DFC"/>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20DB7"/>
    <w:rsid w:val="00120F9D"/>
    <w:rsid w:val="00121309"/>
    <w:rsid w:val="00121508"/>
    <w:rsid w:val="00121519"/>
    <w:rsid w:val="00121E6B"/>
    <w:rsid w:val="00121F01"/>
    <w:rsid w:val="00122AC2"/>
    <w:rsid w:val="00122BDB"/>
    <w:rsid w:val="00123217"/>
    <w:rsid w:val="0012499C"/>
    <w:rsid w:val="00124F16"/>
    <w:rsid w:val="00125390"/>
    <w:rsid w:val="0012544C"/>
    <w:rsid w:val="0012688F"/>
    <w:rsid w:val="00126E65"/>
    <w:rsid w:val="00127FC1"/>
    <w:rsid w:val="0013021B"/>
    <w:rsid w:val="001307B8"/>
    <w:rsid w:val="00130B9C"/>
    <w:rsid w:val="00130F17"/>
    <w:rsid w:val="00131CC1"/>
    <w:rsid w:val="00132AB8"/>
    <w:rsid w:val="00132B17"/>
    <w:rsid w:val="001337EA"/>
    <w:rsid w:val="00133ADE"/>
    <w:rsid w:val="00133EF7"/>
    <w:rsid w:val="001341D1"/>
    <w:rsid w:val="001356FA"/>
    <w:rsid w:val="00136E84"/>
    <w:rsid w:val="0014048B"/>
    <w:rsid w:val="00140A43"/>
    <w:rsid w:val="001410F1"/>
    <w:rsid w:val="001419A9"/>
    <w:rsid w:val="00142857"/>
    <w:rsid w:val="00142AEA"/>
    <w:rsid w:val="00142C4F"/>
    <w:rsid w:val="00143252"/>
    <w:rsid w:val="001432FD"/>
    <w:rsid w:val="001434A2"/>
    <w:rsid w:val="001436DE"/>
    <w:rsid w:val="00144948"/>
    <w:rsid w:val="00144A38"/>
    <w:rsid w:val="00145195"/>
    <w:rsid w:val="001459F6"/>
    <w:rsid w:val="00146358"/>
    <w:rsid w:val="00146A10"/>
    <w:rsid w:val="00146B7F"/>
    <w:rsid w:val="00146E77"/>
    <w:rsid w:val="00147224"/>
    <w:rsid w:val="00147C6F"/>
    <w:rsid w:val="00147CC5"/>
    <w:rsid w:val="00147D94"/>
    <w:rsid w:val="00147F06"/>
    <w:rsid w:val="00147FB9"/>
    <w:rsid w:val="00150457"/>
    <w:rsid w:val="0015285A"/>
    <w:rsid w:val="00152E84"/>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4C3C"/>
    <w:rsid w:val="0018596F"/>
    <w:rsid w:val="00185E2A"/>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2B93"/>
    <w:rsid w:val="001B2F1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3E4"/>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493"/>
    <w:rsid w:val="001E6986"/>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6C39"/>
    <w:rsid w:val="00247D62"/>
    <w:rsid w:val="002503B7"/>
    <w:rsid w:val="002510AE"/>
    <w:rsid w:val="00251D14"/>
    <w:rsid w:val="00251E9B"/>
    <w:rsid w:val="002528BA"/>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8B0"/>
    <w:rsid w:val="002758F1"/>
    <w:rsid w:val="002759B1"/>
    <w:rsid w:val="00275CF6"/>
    <w:rsid w:val="0027708A"/>
    <w:rsid w:val="00277166"/>
    <w:rsid w:val="0027727F"/>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510F"/>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A665F"/>
    <w:rsid w:val="002B215A"/>
    <w:rsid w:val="002B26A0"/>
    <w:rsid w:val="002B2AE0"/>
    <w:rsid w:val="002B3655"/>
    <w:rsid w:val="002B3728"/>
    <w:rsid w:val="002B39A7"/>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9F2"/>
    <w:rsid w:val="002C6A22"/>
    <w:rsid w:val="002C6A2D"/>
    <w:rsid w:val="002C7739"/>
    <w:rsid w:val="002C7E8F"/>
    <w:rsid w:val="002C7F3F"/>
    <w:rsid w:val="002D12B8"/>
    <w:rsid w:val="002D1366"/>
    <w:rsid w:val="002D16B8"/>
    <w:rsid w:val="002D1F53"/>
    <w:rsid w:val="002D2094"/>
    <w:rsid w:val="002D2B43"/>
    <w:rsid w:val="002D2D43"/>
    <w:rsid w:val="002D336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0526"/>
    <w:rsid w:val="002E223E"/>
    <w:rsid w:val="002E2CD6"/>
    <w:rsid w:val="002E2D2E"/>
    <w:rsid w:val="002E2FD6"/>
    <w:rsid w:val="002E4174"/>
    <w:rsid w:val="002E4445"/>
    <w:rsid w:val="002E4890"/>
    <w:rsid w:val="002E5A08"/>
    <w:rsid w:val="002E66BE"/>
    <w:rsid w:val="002E68C0"/>
    <w:rsid w:val="002E6994"/>
    <w:rsid w:val="002E6DE0"/>
    <w:rsid w:val="002E77D0"/>
    <w:rsid w:val="002E7ABF"/>
    <w:rsid w:val="002F06A6"/>
    <w:rsid w:val="002F06A8"/>
    <w:rsid w:val="002F126C"/>
    <w:rsid w:val="002F1F4A"/>
    <w:rsid w:val="002F2A33"/>
    <w:rsid w:val="002F2C1C"/>
    <w:rsid w:val="002F34F2"/>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76D"/>
    <w:rsid w:val="00307F10"/>
    <w:rsid w:val="003109DD"/>
    <w:rsid w:val="00310C43"/>
    <w:rsid w:val="003112D7"/>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188"/>
    <w:rsid w:val="00343CD3"/>
    <w:rsid w:val="00343FE7"/>
    <w:rsid w:val="00344A5E"/>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4E1"/>
    <w:rsid w:val="00372565"/>
    <w:rsid w:val="0037346A"/>
    <w:rsid w:val="00373651"/>
    <w:rsid w:val="0037365A"/>
    <w:rsid w:val="00373867"/>
    <w:rsid w:val="00373E56"/>
    <w:rsid w:val="003740E7"/>
    <w:rsid w:val="003743A3"/>
    <w:rsid w:val="003759FE"/>
    <w:rsid w:val="00376AC9"/>
    <w:rsid w:val="00376CA5"/>
    <w:rsid w:val="00377E63"/>
    <w:rsid w:val="00377EE6"/>
    <w:rsid w:val="00377FBB"/>
    <w:rsid w:val="0038014C"/>
    <w:rsid w:val="003806E8"/>
    <w:rsid w:val="0038159F"/>
    <w:rsid w:val="00381997"/>
    <w:rsid w:val="00381D0D"/>
    <w:rsid w:val="00381FFB"/>
    <w:rsid w:val="003822E2"/>
    <w:rsid w:val="00382502"/>
    <w:rsid w:val="003829A2"/>
    <w:rsid w:val="0038454B"/>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327"/>
    <w:rsid w:val="003A4EAF"/>
    <w:rsid w:val="003A587B"/>
    <w:rsid w:val="003A6948"/>
    <w:rsid w:val="003A6E39"/>
    <w:rsid w:val="003A71A7"/>
    <w:rsid w:val="003A7DDA"/>
    <w:rsid w:val="003B068A"/>
    <w:rsid w:val="003B0C48"/>
    <w:rsid w:val="003B1F21"/>
    <w:rsid w:val="003B2F57"/>
    <w:rsid w:val="003B3ED7"/>
    <w:rsid w:val="003B54E5"/>
    <w:rsid w:val="003B5912"/>
    <w:rsid w:val="003B5DD7"/>
    <w:rsid w:val="003B600E"/>
    <w:rsid w:val="003B6027"/>
    <w:rsid w:val="003B60A1"/>
    <w:rsid w:val="003B6613"/>
    <w:rsid w:val="003B6DEA"/>
    <w:rsid w:val="003B787E"/>
    <w:rsid w:val="003C02F2"/>
    <w:rsid w:val="003C03FD"/>
    <w:rsid w:val="003C0851"/>
    <w:rsid w:val="003C0A86"/>
    <w:rsid w:val="003C0D5B"/>
    <w:rsid w:val="003C179F"/>
    <w:rsid w:val="003C2A4E"/>
    <w:rsid w:val="003C35C2"/>
    <w:rsid w:val="003C40EE"/>
    <w:rsid w:val="003C421D"/>
    <w:rsid w:val="003C43A3"/>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D7F80"/>
    <w:rsid w:val="003E07F5"/>
    <w:rsid w:val="003E0B66"/>
    <w:rsid w:val="003E15D7"/>
    <w:rsid w:val="003E2EA7"/>
    <w:rsid w:val="003E2F34"/>
    <w:rsid w:val="003E3C4A"/>
    <w:rsid w:val="003E46D3"/>
    <w:rsid w:val="003E4A20"/>
    <w:rsid w:val="003E4EE7"/>
    <w:rsid w:val="003E5AB8"/>
    <w:rsid w:val="003E5B09"/>
    <w:rsid w:val="003E6075"/>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1F3A"/>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9B2"/>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1FE5"/>
    <w:rsid w:val="0044203A"/>
    <w:rsid w:val="004429A7"/>
    <w:rsid w:val="00442EF1"/>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0E6E"/>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B2A"/>
    <w:rsid w:val="00486682"/>
    <w:rsid w:val="0048670D"/>
    <w:rsid w:val="00486BC9"/>
    <w:rsid w:val="00486C67"/>
    <w:rsid w:val="00486DFC"/>
    <w:rsid w:val="00486E92"/>
    <w:rsid w:val="00487934"/>
    <w:rsid w:val="00490106"/>
    <w:rsid w:val="00490E76"/>
    <w:rsid w:val="004923D1"/>
    <w:rsid w:val="004929E2"/>
    <w:rsid w:val="00492F49"/>
    <w:rsid w:val="00495687"/>
    <w:rsid w:val="00495888"/>
    <w:rsid w:val="00495ABD"/>
    <w:rsid w:val="00495B36"/>
    <w:rsid w:val="00496068"/>
    <w:rsid w:val="0049632F"/>
    <w:rsid w:val="0049677E"/>
    <w:rsid w:val="00497725"/>
    <w:rsid w:val="004A0A50"/>
    <w:rsid w:val="004A14DC"/>
    <w:rsid w:val="004A157C"/>
    <w:rsid w:val="004A219B"/>
    <w:rsid w:val="004A31E9"/>
    <w:rsid w:val="004A3454"/>
    <w:rsid w:val="004A39EE"/>
    <w:rsid w:val="004A44D7"/>
    <w:rsid w:val="004A48DC"/>
    <w:rsid w:val="004A4D4D"/>
    <w:rsid w:val="004A6551"/>
    <w:rsid w:val="004A6A7A"/>
    <w:rsid w:val="004A6ABF"/>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633"/>
    <w:rsid w:val="005078BB"/>
    <w:rsid w:val="00507EFE"/>
    <w:rsid w:val="005105EB"/>
    <w:rsid w:val="00510756"/>
    <w:rsid w:val="00510B83"/>
    <w:rsid w:val="00511761"/>
    <w:rsid w:val="005122C0"/>
    <w:rsid w:val="005125CF"/>
    <w:rsid w:val="00512F4A"/>
    <w:rsid w:val="00513362"/>
    <w:rsid w:val="0051420E"/>
    <w:rsid w:val="00514B54"/>
    <w:rsid w:val="00514DED"/>
    <w:rsid w:val="0051516F"/>
    <w:rsid w:val="00515688"/>
    <w:rsid w:val="00516290"/>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3937"/>
    <w:rsid w:val="0054478A"/>
    <w:rsid w:val="00545BC4"/>
    <w:rsid w:val="005460EB"/>
    <w:rsid w:val="00546C4C"/>
    <w:rsid w:val="0054748F"/>
    <w:rsid w:val="0054757E"/>
    <w:rsid w:val="00547687"/>
    <w:rsid w:val="005477D3"/>
    <w:rsid w:val="00547CCC"/>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3F92"/>
    <w:rsid w:val="00565B10"/>
    <w:rsid w:val="00566043"/>
    <w:rsid w:val="00566308"/>
    <w:rsid w:val="0056663A"/>
    <w:rsid w:val="00566D71"/>
    <w:rsid w:val="00567237"/>
    <w:rsid w:val="005672BB"/>
    <w:rsid w:val="005673BC"/>
    <w:rsid w:val="00567778"/>
    <w:rsid w:val="00567ADB"/>
    <w:rsid w:val="005722FE"/>
    <w:rsid w:val="00572D8C"/>
    <w:rsid w:val="00572DB5"/>
    <w:rsid w:val="00574ACF"/>
    <w:rsid w:val="00575CBE"/>
    <w:rsid w:val="005765D8"/>
    <w:rsid w:val="0057673A"/>
    <w:rsid w:val="00576C1D"/>
    <w:rsid w:val="00577598"/>
    <w:rsid w:val="00580129"/>
    <w:rsid w:val="005805C2"/>
    <w:rsid w:val="005808DF"/>
    <w:rsid w:val="00580F50"/>
    <w:rsid w:val="005821EF"/>
    <w:rsid w:val="00582CC0"/>
    <w:rsid w:val="005833FF"/>
    <w:rsid w:val="00583549"/>
    <w:rsid w:val="00583BCD"/>
    <w:rsid w:val="005845B7"/>
    <w:rsid w:val="00585334"/>
    <w:rsid w:val="00586335"/>
    <w:rsid w:val="00586435"/>
    <w:rsid w:val="00586661"/>
    <w:rsid w:val="00586C1E"/>
    <w:rsid w:val="00586F74"/>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335"/>
    <w:rsid w:val="005A5FE3"/>
    <w:rsid w:val="005A75E0"/>
    <w:rsid w:val="005A7F42"/>
    <w:rsid w:val="005B0125"/>
    <w:rsid w:val="005B0AA4"/>
    <w:rsid w:val="005B169F"/>
    <w:rsid w:val="005B18BD"/>
    <w:rsid w:val="005B2032"/>
    <w:rsid w:val="005B211C"/>
    <w:rsid w:val="005B22F8"/>
    <w:rsid w:val="005B2585"/>
    <w:rsid w:val="005B3204"/>
    <w:rsid w:val="005B36F5"/>
    <w:rsid w:val="005B3736"/>
    <w:rsid w:val="005B3767"/>
    <w:rsid w:val="005B4731"/>
    <w:rsid w:val="005B5CB0"/>
    <w:rsid w:val="005B5F0A"/>
    <w:rsid w:val="005B6066"/>
    <w:rsid w:val="005B6759"/>
    <w:rsid w:val="005B688A"/>
    <w:rsid w:val="005B6E1E"/>
    <w:rsid w:val="005B6F55"/>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7B4B"/>
    <w:rsid w:val="005F7C3E"/>
    <w:rsid w:val="006000E5"/>
    <w:rsid w:val="00600134"/>
    <w:rsid w:val="00600B27"/>
    <w:rsid w:val="00600D77"/>
    <w:rsid w:val="00600FE8"/>
    <w:rsid w:val="00601649"/>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5604"/>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02FC"/>
    <w:rsid w:val="00641073"/>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0F64"/>
    <w:rsid w:val="00652A05"/>
    <w:rsid w:val="00652DD3"/>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23DB"/>
    <w:rsid w:val="00673195"/>
    <w:rsid w:val="0067404E"/>
    <w:rsid w:val="006741BD"/>
    <w:rsid w:val="006742EB"/>
    <w:rsid w:val="00674D24"/>
    <w:rsid w:val="00674F1C"/>
    <w:rsid w:val="00674FF6"/>
    <w:rsid w:val="006754AF"/>
    <w:rsid w:val="00676BFD"/>
    <w:rsid w:val="00676D05"/>
    <w:rsid w:val="00676F22"/>
    <w:rsid w:val="006776FD"/>
    <w:rsid w:val="0067784B"/>
    <w:rsid w:val="00680454"/>
    <w:rsid w:val="00681261"/>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03B0"/>
    <w:rsid w:val="006B1B42"/>
    <w:rsid w:val="006B3677"/>
    <w:rsid w:val="006B3BE9"/>
    <w:rsid w:val="006B4372"/>
    <w:rsid w:val="006B4FC3"/>
    <w:rsid w:val="006B677E"/>
    <w:rsid w:val="006B6862"/>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DF8"/>
    <w:rsid w:val="006D000B"/>
    <w:rsid w:val="006D099D"/>
    <w:rsid w:val="006D104E"/>
    <w:rsid w:val="006D2269"/>
    <w:rsid w:val="006D2460"/>
    <w:rsid w:val="006D2F1B"/>
    <w:rsid w:val="006D42D4"/>
    <w:rsid w:val="006D43A8"/>
    <w:rsid w:val="006D46A5"/>
    <w:rsid w:val="006D497E"/>
    <w:rsid w:val="006D4B1F"/>
    <w:rsid w:val="006D4EA0"/>
    <w:rsid w:val="006D4EDC"/>
    <w:rsid w:val="006D541A"/>
    <w:rsid w:val="006D58A9"/>
    <w:rsid w:val="006D59F3"/>
    <w:rsid w:val="006D5A6B"/>
    <w:rsid w:val="006D7189"/>
    <w:rsid w:val="006D732A"/>
    <w:rsid w:val="006D737D"/>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CF"/>
    <w:rsid w:val="006F2E2D"/>
    <w:rsid w:val="006F3AAB"/>
    <w:rsid w:val="006F3CA5"/>
    <w:rsid w:val="006F3D05"/>
    <w:rsid w:val="006F5283"/>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9AB"/>
    <w:rsid w:val="007059E8"/>
    <w:rsid w:val="00705F63"/>
    <w:rsid w:val="0070698A"/>
    <w:rsid w:val="00707A45"/>
    <w:rsid w:val="00710435"/>
    <w:rsid w:val="0071060E"/>
    <w:rsid w:val="00710DBE"/>
    <w:rsid w:val="00711B9E"/>
    <w:rsid w:val="00712042"/>
    <w:rsid w:val="007120A7"/>
    <w:rsid w:val="007126BF"/>
    <w:rsid w:val="00713C66"/>
    <w:rsid w:val="00713E12"/>
    <w:rsid w:val="007141DD"/>
    <w:rsid w:val="00714339"/>
    <w:rsid w:val="007146BB"/>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340"/>
    <w:rsid w:val="00763E48"/>
    <w:rsid w:val="0076438E"/>
    <w:rsid w:val="0076486F"/>
    <w:rsid w:val="00764EC4"/>
    <w:rsid w:val="00765059"/>
    <w:rsid w:val="00765566"/>
    <w:rsid w:val="00765AF2"/>
    <w:rsid w:val="00765B9B"/>
    <w:rsid w:val="0076677F"/>
    <w:rsid w:val="00766D62"/>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F0F"/>
    <w:rsid w:val="00773432"/>
    <w:rsid w:val="007736D5"/>
    <w:rsid w:val="00773B0B"/>
    <w:rsid w:val="00773E01"/>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28C"/>
    <w:rsid w:val="0078455D"/>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0C4A"/>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0B5"/>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561"/>
    <w:rsid w:val="00805A35"/>
    <w:rsid w:val="00805DEC"/>
    <w:rsid w:val="0080612C"/>
    <w:rsid w:val="0080624D"/>
    <w:rsid w:val="0080676C"/>
    <w:rsid w:val="008067FA"/>
    <w:rsid w:val="00806A1D"/>
    <w:rsid w:val="00807B70"/>
    <w:rsid w:val="00810603"/>
    <w:rsid w:val="0081060A"/>
    <w:rsid w:val="00810BD2"/>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27BF"/>
    <w:rsid w:val="00823B87"/>
    <w:rsid w:val="00823F5E"/>
    <w:rsid w:val="00825666"/>
    <w:rsid w:val="008259F1"/>
    <w:rsid w:val="00825AA9"/>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ED"/>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689"/>
    <w:rsid w:val="0085205C"/>
    <w:rsid w:val="00852670"/>
    <w:rsid w:val="00854575"/>
    <w:rsid w:val="0085465C"/>
    <w:rsid w:val="0085472A"/>
    <w:rsid w:val="008552A8"/>
    <w:rsid w:val="00855313"/>
    <w:rsid w:val="008559A0"/>
    <w:rsid w:val="0085660D"/>
    <w:rsid w:val="0085679C"/>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7772E"/>
    <w:rsid w:val="00877AF0"/>
    <w:rsid w:val="00880913"/>
    <w:rsid w:val="008817CE"/>
    <w:rsid w:val="00881D29"/>
    <w:rsid w:val="008824BD"/>
    <w:rsid w:val="00882F47"/>
    <w:rsid w:val="0088337F"/>
    <w:rsid w:val="008833CD"/>
    <w:rsid w:val="0088376F"/>
    <w:rsid w:val="00884ADF"/>
    <w:rsid w:val="008851B6"/>
    <w:rsid w:val="00885C6F"/>
    <w:rsid w:val="0088602A"/>
    <w:rsid w:val="00886B15"/>
    <w:rsid w:val="0088704F"/>
    <w:rsid w:val="008879C3"/>
    <w:rsid w:val="00887C9D"/>
    <w:rsid w:val="00887CBA"/>
    <w:rsid w:val="008907CE"/>
    <w:rsid w:val="00890E5F"/>
    <w:rsid w:val="008915BB"/>
    <w:rsid w:val="008916F2"/>
    <w:rsid w:val="00891A4D"/>
    <w:rsid w:val="00892074"/>
    <w:rsid w:val="0089221E"/>
    <w:rsid w:val="0089254B"/>
    <w:rsid w:val="008929EC"/>
    <w:rsid w:val="00892A42"/>
    <w:rsid w:val="00892D59"/>
    <w:rsid w:val="0089301B"/>
    <w:rsid w:val="00893205"/>
    <w:rsid w:val="00893504"/>
    <w:rsid w:val="008947F0"/>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4376"/>
    <w:rsid w:val="008C4AFB"/>
    <w:rsid w:val="008C593B"/>
    <w:rsid w:val="008C5C93"/>
    <w:rsid w:val="008C6541"/>
    <w:rsid w:val="008C6BB2"/>
    <w:rsid w:val="008C76F9"/>
    <w:rsid w:val="008D169C"/>
    <w:rsid w:val="008D17C3"/>
    <w:rsid w:val="008D204C"/>
    <w:rsid w:val="008D2FA1"/>
    <w:rsid w:val="008D35D6"/>
    <w:rsid w:val="008D3DCB"/>
    <w:rsid w:val="008D3F26"/>
    <w:rsid w:val="008D420A"/>
    <w:rsid w:val="008D565E"/>
    <w:rsid w:val="008D5724"/>
    <w:rsid w:val="008D5778"/>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0FA"/>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0F2F"/>
    <w:rsid w:val="009813B1"/>
    <w:rsid w:val="00981B7E"/>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9CE"/>
    <w:rsid w:val="00993EC8"/>
    <w:rsid w:val="009941CA"/>
    <w:rsid w:val="0099448B"/>
    <w:rsid w:val="00994A57"/>
    <w:rsid w:val="00995098"/>
    <w:rsid w:val="009961EC"/>
    <w:rsid w:val="009963F0"/>
    <w:rsid w:val="00996DA8"/>
    <w:rsid w:val="0099700C"/>
    <w:rsid w:val="00997EC8"/>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CBB"/>
    <w:rsid w:val="009B2E57"/>
    <w:rsid w:val="009B30C9"/>
    <w:rsid w:val="009B31AA"/>
    <w:rsid w:val="009B334D"/>
    <w:rsid w:val="009B3684"/>
    <w:rsid w:val="009B3FD3"/>
    <w:rsid w:val="009B40AE"/>
    <w:rsid w:val="009B43F8"/>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C7EB5"/>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3AF"/>
    <w:rsid w:val="009E7815"/>
    <w:rsid w:val="009E7E84"/>
    <w:rsid w:val="009F04BF"/>
    <w:rsid w:val="009F2CB3"/>
    <w:rsid w:val="009F3518"/>
    <w:rsid w:val="009F3AA7"/>
    <w:rsid w:val="009F3EA1"/>
    <w:rsid w:val="009F45BD"/>
    <w:rsid w:val="009F4D60"/>
    <w:rsid w:val="009F53B9"/>
    <w:rsid w:val="009F5B60"/>
    <w:rsid w:val="009F62DB"/>
    <w:rsid w:val="009F6A8D"/>
    <w:rsid w:val="00A002F6"/>
    <w:rsid w:val="00A0057B"/>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E31"/>
    <w:rsid w:val="00A07284"/>
    <w:rsid w:val="00A072F4"/>
    <w:rsid w:val="00A07385"/>
    <w:rsid w:val="00A07510"/>
    <w:rsid w:val="00A07770"/>
    <w:rsid w:val="00A109A2"/>
    <w:rsid w:val="00A116EC"/>
    <w:rsid w:val="00A1188A"/>
    <w:rsid w:val="00A12107"/>
    <w:rsid w:val="00A12AE7"/>
    <w:rsid w:val="00A13115"/>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498"/>
    <w:rsid w:val="00A43582"/>
    <w:rsid w:val="00A43D7B"/>
    <w:rsid w:val="00A45A8A"/>
    <w:rsid w:val="00A45BDD"/>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5CD1"/>
    <w:rsid w:val="00A560E9"/>
    <w:rsid w:val="00A5629F"/>
    <w:rsid w:val="00A56AEA"/>
    <w:rsid w:val="00A57009"/>
    <w:rsid w:val="00A573AD"/>
    <w:rsid w:val="00A577BD"/>
    <w:rsid w:val="00A602C9"/>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01CD"/>
    <w:rsid w:val="00A710F2"/>
    <w:rsid w:val="00A711B3"/>
    <w:rsid w:val="00A71C23"/>
    <w:rsid w:val="00A720C4"/>
    <w:rsid w:val="00A725A2"/>
    <w:rsid w:val="00A72EDE"/>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2F2"/>
    <w:rsid w:val="00A945F3"/>
    <w:rsid w:val="00A948C0"/>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27B1"/>
    <w:rsid w:val="00AD2961"/>
    <w:rsid w:val="00AD2CF2"/>
    <w:rsid w:val="00AD4183"/>
    <w:rsid w:val="00AD4497"/>
    <w:rsid w:val="00AD48DF"/>
    <w:rsid w:val="00AD493D"/>
    <w:rsid w:val="00AD4CAF"/>
    <w:rsid w:val="00AD54D4"/>
    <w:rsid w:val="00AD5D11"/>
    <w:rsid w:val="00AD66C9"/>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04"/>
    <w:rsid w:val="00AF72E7"/>
    <w:rsid w:val="00AF74C1"/>
    <w:rsid w:val="00B0006D"/>
    <w:rsid w:val="00B015C9"/>
    <w:rsid w:val="00B01636"/>
    <w:rsid w:val="00B01A26"/>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5F7"/>
    <w:rsid w:val="00B3363F"/>
    <w:rsid w:val="00B341CA"/>
    <w:rsid w:val="00B3432F"/>
    <w:rsid w:val="00B3447E"/>
    <w:rsid w:val="00B34576"/>
    <w:rsid w:val="00B34816"/>
    <w:rsid w:val="00B37C34"/>
    <w:rsid w:val="00B400FC"/>
    <w:rsid w:val="00B40FB3"/>
    <w:rsid w:val="00B41305"/>
    <w:rsid w:val="00B42A74"/>
    <w:rsid w:val="00B43FD4"/>
    <w:rsid w:val="00B44458"/>
    <w:rsid w:val="00B4462C"/>
    <w:rsid w:val="00B4490F"/>
    <w:rsid w:val="00B44BBB"/>
    <w:rsid w:val="00B44F65"/>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4586"/>
    <w:rsid w:val="00B65538"/>
    <w:rsid w:val="00B657B0"/>
    <w:rsid w:val="00B66E84"/>
    <w:rsid w:val="00B6710F"/>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294A"/>
    <w:rsid w:val="00BA46A5"/>
    <w:rsid w:val="00BA4DD9"/>
    <w:rsid w:val="00BA5790"/>
    <w:rsid w:val="00BA66E4"/>
    <w:rsid w:val="00BA6F3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AA7"/>
    <w:rsid w:val="00BC0E0B"/>
    <w:rsid w:val="00BC20BA"/>
    <w:rsid w:val="00BC21F2"/>
    <w:rsid w:val="00BC464F"/>
    <w:rsid w:val="00BC6C67"/>
    <w:rsid w:val="00BC78C4"/>
    <w:rsid w:val="00BC7E2C"/>
    <w:rsid w:val="00BD0134"/>
    <w:rsid w:val="00BD0547"/>
    <w:rsid w:val="00BD2327"/>
    <w:rsid w:val="00BD242F"/>
    <w:rsid w:val="00BD271F"/>
    <w:rsid w:val="00BD3423"/>
    <w:rsid w:val="00BD478D"/>
    <w:rsid w:val="00BD4BBD"/>
    <w:rsid w:val="00BD5B64"/>
    <w:rsid w:val="00BD6A7A"/>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805"/>
    <w:rsid w:val="00BE6E5D"/>
    <w:rsid w:val="00BE7201"/>
    <w:rsid w:val="00BF05C8"/>
    <w:rsid w:val="00BF0963"/>
    <w:rsid w:val="00BF0A5F"/>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4B35"/>
    <w:rsid w:val="00C35F6A"/>
    <w:rsid w:val="00C367CE"/>
    <w:rsid w:val="00C36EB4"/>
    <w:rsid w:val="00C37422"/>
    <w:rsid w:val="00C375BB"/>
    <w:rsid w:val="00C3760A"/>
    <w:rsid w:val="00C37F04"/>
    <w:rsid w:val="00C37F2C"/>
    <w:rsid w:val="00C401EB"/>
    <w:rsid w:val="00C40A39"/>
    <w:rsid w:val="00C412A1"/>
    <w:rsid w:val="00C41BE2"/>
    <w:rsid w:val="00C423E2"/>
    <w:rsid w:val="00C4262A"/>
    <w:rsid w:val="00C42C26"/>
    <w:rsid w:val="00C42FAF"/>
    <w:rsid w:val="00C4396B"/>
    <w:rsid w:val="00C4631F"/>
    <w:rsid w:val="00C46517"/>
    <w:rsid w:val="00C46662"/>
    <w:rsid w:val="00C4697B"/>
    <w:rsid w:val="00C469FB"/>
    <w:rsid w:val="00C46C03"/>
    <w:rsid w:val="00C47645"/>
    <w:rsid w:val="00C47EC2"/>
    <w:rsid w:val="00C50A1B"/>
    <w:rsid w:val="00C527EB"/>
    <w:rsid w:val="00C5338F"/>
    <w:rsid w:val="00C54308"/>
    <w:rsid w:val="00C543C1"/>
    <w:rsid w:val="00C54A8C"/>
    <w:rsid w:val="00C54DB6"/>
    <w:rsid w:val="00C555BF"/>
    <w:rsid w:val="00C5566F"/>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81"/>
    <w:rsid w:val="00C92F74"/>
    <w:rsid w:val="00C9462D"/>
    <w:rsid w:val="00C94D18"/>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4FC9"/>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9CB"/>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847"/>
    <w:rsid w:val="00CE6EFC"/>
    <w:rsid w:val="00CE713A"/>
    <w:rsid w:val="00CE7BE8"/>
    <w:rsid w:val="00CF0374"/>
    <w:rsid w:val="00CF0533"/>
    <w:rsid w:val="00CF074C"/>
    <w:rsid w:val="00CF07C0"/>
    <w:rsid w:val="00CF1A6D"/>
    <w:rsid w:val="00CF1F58"/>
    <w:rsid w:val="00CF2158"/>
    <w:rsid w:val="00CF39B9"/>
    <w:rsid w:val="00CF3E84"/>
    <w:rsid w:val="00CF3EFE"/>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B7"/>
    <w:rsid w:val="00D177CF"/>
    <w:rsid w:val="00D2029C"/>
    <w:rsid w:val="00D21ACC"/>
    <w:rsid w:val="00D21BAD"/>
    <w:rsid w:val="00D2221D"/>
    <w:rsid w:val="00D22229"/>
    <w:rsid w:val="00D2232B"/>
    <w:rsid w:val="00D2372E"/>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516"/>
    <w:rsid w:val="00D75E8B"/>
    <w:rsid w:val="00D75F78"/>
    <w:rsid w:val="00D76C80"/>
    <w:rsid w:val="00D76E43"/>
    <w:rsid w:val="00D76E4D"/>
    <w:rsid w:val="00D772BE"/>
    <w:rsid w:val="00D7792F"/>
    <w:rsid w:val="00D77BED"/>
    <w:rsid w:val="00D77D8F"/>
    <w:rsid w:val="00D808DE"/>
    <w:rsid w:val="00D81A24"/>
    <w:rsid w:val="00D81DF1"/>
    <w:rsid w:val="00D82D47"/>
    <w:rsid w:val="00D83154"/>
    <w:rsid w:val="00D841C3"/>
    <w:rsid w:val="00D847D7"/>
    <w:rsid w:val="00D84870"/>
    <w:rsid w:val="00D85822"/>
    <w:rsid w:val="00D85B0E"/>
    <w:rsid w:val="00D85C0C"/>
    <w:rsid w:val="00D85F2F"/>
    <w:rsid w:val="00D85FB3"/>
    <w:rsid w:val="00D872B6"/>
    <w:rsid w:val="00D90B52"/>
    <w:rsid w:val="00D90BC4"/>
    <w:rsid w:val="00D90D6E"/>
    <w:rsid w:val="00D92DBE"/>
    <w:rsid w:val="00D92FAF"/>
    <w:rsid w:val="00D933B0"/>
    <w:rsid w:val="00D9378B"/>
    <w:rsid w:val="00D93B2F"/>
    <w:rsid w:val="00D93D41"/>
    <w:rsid w:val="00D944BD"/>
    <w:rsid w:val="00D95261"/>
    <w:rsid w:val="00D956AE"/>
    <w:rsid w:val="00D95F1D"/>
    <w:rsid w:val="00D961D7"/>
    <w:rsid w:val="00D9632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A91"/>
    <w:rsid w:val="00DB0D9A"/>
    <w:rsid w:val="00DB13BA"/>
    <w:rsid w:val="00DB2172"/>
    <w:rsid w:val="00DB2297"/>
    <w:rsid w:val="00DB27AA"/>
    <w:rsid w:val="00DB2A55"/>
    <w:rsid w:val="00DB2D39"/>
    <w:rsid w:val="00DB3858"/>
    <w:rsid w:val="00DB50B6"/>
    <w:rsid w:val="00DB59A4"/>
    <w:rsid w:val="00DB60C3"/>
    <w:rsid w:val="00DB6446"/>
    <w:rsid w:val="00DB6C68"/>
    <w:rsid w:val="00DB7674"/>
    <w:rsid w:val="00DB7D58"/>
    <w:rsid w:val="00DC04EC"/>
    <w:rsid w:val="00DC0551"/>
    <w:rsid w:val="00DC0BFF"/>
    <w:rsid w:val="00DC0FBC"/>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5ABB"/>
    <w:rsid w:val="00DF6F71"/>
    <w:rsid w:val="00DF7BBC"/>
    <w:rsid w:val="00DF7DF1"/>
    <w:rsid w:val="00E0000A"/>
    <w:rsid w:val="00E01218"/>
    <w:rsid w:val="00E01A5C"/>
    <w:rsid w:val="00E02846"/>
    <w:rsid w:val="00E029A8"/>
    <w:rsid w:val="00E0353F"/>
    <w:rsid w:val="00E04255"/>
    <w:rsid w:val="00E04606"/>
    <w:rsid w:val="00E0481E"/>
    <w:rsid w:val="00E057E9"/>
    <w:rsid w:val="00E0667A"/>
    <w:rsid w:val="00E06F59"/>
    <w:rsid w:val="00E06FB2"/>
    <w:rsid w:val="00E07011"/>
    <w:rsid w:val="00E07370"/>
    <w:rsid w:val="00E07FA6"/>
    <w:rsid w:val="00E1006A"/>
    <w:rsid w:val="00E10398"/>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D9C"/>
    <w:rsid w:val="00E2215C"/>
    <w:rsid w:val="00E230D1"/>
    <w:rsid w:val="00E231FB"/>
    <w:rsid w:val="00E239F7"/>
    <w:rsid w:val="00E24126"/>
    <w:rsid w:val="00E24613"/>
    <w:rsid w:val="00E24B28"/>
    <w:rsid w:val="00E24B2D"/>
    <w:rsid w:val="00E25322"/>
    <w:rsid w:val="00E25443"/>
    <w:rsid w:val="00E2603B"/>
    <w:rsid w:val="00E26808"/>
    <w:rsid w:val="00E27525"/>
    <w:rsid w:val="00E27A0B"/>
    <w:rsid w:val="00E3045E"/>
    <w:rsid w:val="00E319DB"/>
    <w:rsid w:val="00E31BFE"/>
    <w:rsid w:val="00E31D46"/>
    <w:rsid w:val="00E32822"/>
    <w:rsid w:val="00E32EA4"/>
    <w:rsid w:val="00E33C62"/>
    <w:rsid w:val="00E3529D"/>
    <w:rsid w:val="00E355F4"/>
    <w:rsid w:val="00E357F3"/>
    <w:rsid w:val="00E35888"/>
    <w:rsid w:val="00E36F07"/>
    <w:rsid w:val="00E3701C"/>
    <w:rsid w:val="00E376A3"/>
    <w:rsid w:val="00E37806"/>
    <w:rsid w:val="00E410C3"/>
    <w:rsid w:val="00E415BE"/>
    <w:rsid w:val="00E41EFB"/>
    <w:rsid w:val="00E42839"/>
    <w:rsid w:val="00E42A52"/>
    <w:rsid w:val="00E42A8F"/>
    <w:rsid w:val="00E42C25"/>
    <w:rsid w:val="00E43167"/>
    <w:rsid w:val="00E447EF"/>
    <w:rsid w:val="00E44AE2"/>
    <w:rsid w:val="00E44E9E"/>
    <w:rsid w:val="00E450A5"/>
    <w:rsid w:val="00E4597A"/>
    <w:rsid w:val="00E46C32"/>
    <w:rsid w:val="00E471EE"/>
    <w:rsid w:val="00E47C04"/>
    <w:rsid w:val="00E50019"/>
    <w:rsid w:val="00E501E2"/>
    <w:rsid w:val="00E503D5"/>
    <w:rsid w:val="00E51083"/>
    <w:rsid w:val="00E51479"/>
    <w:rsid w:val="00E51B08"/>
    <w:rsid w:val="00E51EC8"/>
    <w:rsid w:val="00E521A2"/>
    <w:rsid w:val="00E5288D"/>
    <w:rsid w:val="00E53235"/>
    <w:rsid w:val="00E53930"/>
    <w:rsid w:val="00E545D9"/>
    <w:rsid w:val="00E54B76"/>
    <w:rsid w:val="00E55655"/>
    <w:rsid w:val="00E56E7F"/>
    <w:rsid w:val="00E57586"/>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685A"/>
    <w:rsid w:val="00E67DA6"/>
    <w:rsid w:val="00E67E8E"/>
    <w:rsid w:val="00E701C8"/>
    <w:rsid w:val="00E70E01"/>
    <w:rsid w:val="00E71EF4"/>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6D"/>
    <w:rsid w:val="00E942FD"/>
    <w:rsid w:val="00E94661"/>
    <w:rsid w:val="00E95385"/>
    <w:rsid w:val="00E95484"/>
    <w:rsid w:val="00E955F8"/>
    <w:rsid w:val="00E958B5"/>
    <w:rsid w:val="00E95CDE"/>
    <w:rsid w:val="00E960C9"/>
    <w:rsid w:val="00E96799"/>
    <w:rsid w:val="00E96BEB"/>
    <w:rsid w:val="00E971C9"/>
    <w:rsid w:val="00E97903"/>
    <w:rsid w:val="00E97BE2"/>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0C95"/>
    <w:rsid w:val="00EB282A"/>
    <w:rsid w:val="00EB3017"/>
    <w:rsid w:val="00EB3D42"/>
    <w:rsid w:val="00EB5E3D"/>
    <w:rsid w:val="00EB610C"/>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505C"/>
    <w:rsid w:val="00EF55AB"/>
    <w:rsid w:val="00EF59C0"/>
    <w:rsid w:val="00EF6443"/>
    <w:rsid w:val="00EF6614"/>
    <w:rsid w:val="00EF6AD9"/>
    <w:rsid w:val="00EF6BCB"/>
    <w:rsid w:val="00EF73EB"/>
    <w:rsid w:val="00F000F9"/>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43"/>
    <w:rsid w:val="00F115BD"/>
    <w:rsid w:val="00F115F2"/>
    <w:rsid w:val="00F11ECD"/>
    <w:rsid w:val="00F125BB"/>
    <w:rsid w:val="00F12D9B"/>
    <w:rsid w:val="00F12DBC"/>
    <w:rsid w:val="00F13693"/>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1FF0"/>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32BE"/>
    <w:rsid w:val="00F83792"/>
    <w:rsid w:val="00F83C13"/>
    <w:rsid w:val="00F83C86"/>
    <w:rsid w:val="00F844C5"/>
    <w:rsid w:val="00F847CB"/>
    <w:rsid w:val="00F84FC8"/>
    <w:rsid w:val="00F86329"/>
    <w:rsid w:val="00F86717"/>
    <w:rsid w:val="00F877A2"/>
    <w:rsid w:val="00F87912"/>
    <w:rsid w:val="00F87A4C"/>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57EE"/>
    <w:rsid w:val="00FA5BBE"/>
    <w:rsid w:val="00FA707F"/>
    <w:rsid w:val="00FA71E1"/>
    <w:rsid w:val="00FB0990"/>
    <w:rsid w:val="00FB0D2E"/>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7132"/>
    <w:rsid w:val="00FB780A"/>
    <w:rsid w:val="00FB7EB2"/>
    <w:rsid w:val="00FC0367"/>
    <w:rsid w:val="00FC18B3"/>
    <w:rsid w:val="00FC27F9"/>
    <w:rsid w:val="00FC35AB"/>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470</Words>
  <Characters>93882</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